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2B3B17">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2B3B17">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2B3B17">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2B3B17">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2B3B17">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2B3B17">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2B3B17">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2B3B17">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2B3B17">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2B3B17">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2B3B17">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2B3B17">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2B3B17">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2B3B17">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2B3B17">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2B3B17">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2B3B17">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2B3B17">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2B3B17">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2B3B17">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2B3B17">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2B3B17">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2B3B17">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2B3B17">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2B3B17">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2B3B17">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2B3B17">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2B3B17">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2B3B17">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2B3B17">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2B3B17">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2B3B17">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2B3B17">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2B3B17">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2B3B17">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2B3B17">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2B3B17">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2B3B17">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2B3B17">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2B3B17">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2B3B17">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2B3B17">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2B3B17">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2B3B17">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2B3B17">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2B3B17">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2B3B17">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6A00A30D" w:rsidR="001C1FA8" w:rsidRPr="00686469" w:rsidRDefault="00AB28AC" w:rsidP="00686469">
      <w:pPr>
        <w:pStyle w:val="Heading1"/>
      </w:pPr>
      <w:bookmarkStart w:id="8" w:name="_Toc52292092"/>
      <w:bookmarkEnd w:id="1"/>
      <w:r w:rsidRPr="00686469">
        <w:lastRenderedPageBreak/>
        <w:t xml:space="preserve">List of </w:t>
      </w:r>
      <w:r w:rsidR="009B6860" w:rsidRPr="00686469">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2292093"/>
      <w:r w:rsidRPr="00AF250F">
        <w:lastRenderedPageBreak/>
        <w:t>Abstract</w:t>
      </w:r>
      <w:bookmarkEnd w:id="9"/>
      <w:r w:rsidRPr="00AF250F">
        <w:t xml:space="preserve"> </w:t>
      </w:r>
    </w:p>
    <w:p w14:paraId="6EA6D74B" w14:textId="01F06358"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w:t>
      </w:r>
      <w:r w:rsidR="00507715">
        <w:rPr>
          <w:i/>
          <w:iCs/>
        </w:rPr>
        <w:t>Video-to-video</w:t>
      </w:r>
      <w:r w:rsidRPr="00EB5046">
        <w:rPr>
          <w:i/>
          <w:iCs/>
        </w:rPr>
        <w:t xml:space="preserve"> translation, and video retargeting. However, </w:t>
      </w:r>
      <w:proofErr w:type="gramStart"/>
      <w:r w:rsidR="004D47BD" w:rsidRPr="00EB5046">
        <w:rPr>
          <w:i/>
          <w:iCs/>
        </w:rPr>
        <w:t>to  train</w:t>
      </w:r>
      <w:proofErr w:type="gramEnd"/>
      <w:r w:rsidR="004D47BD" w:rsidRPr="00EB5046">
        <w:rPr>
          <w:i/>
          <w:iCs/>
        </w:rPr>
        <w:t xml:space="preserve"> </w:t>
      </w:r>
      <w:r w:rsidR="00393370">
        <w:rPr>
          <w:i/>
          <w:iCs/>
        </w:rPr>
        <w:t xml:space="preserve">thos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A219BB" w:rsidRPr="00611D77" w:rsidRDefault="00A219BB"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80F962E"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not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A219BB" w:rsidRPr="00611D77" w:rsidRDefault="00A219BB"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A219BB" w:rsidRPr="00611D77" w:rsidRDefault="00A219BB"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2B3B17"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2B3B17"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2B3B17"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A219BB" w:rsidRPr="00611D77" w:rsidRDefault="00A219BB"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A219BB" w:rsidRPr="00611D77" w:rsidRDefault="00A219BB"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1BEF1C23"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8E572F5"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2B3B17"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2B3B17"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2B3B1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2B3B1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A219BB" w:rsidRPr="00611D77" w:rsidRDefault="00A219BB"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A219BB" w:rsidRPr="00611D77" w:rsidRDefault="00A219BB"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60AA2E5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43C68E4C"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4B53896"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A219BB" w:rsidRPr="00B64C2F" w:rsidRDefault="00A219BB"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A219BB" w:rsidRPr="00B64C2F" w:rsidRDefault="00A219BB"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A219BB" w:rsidRPr="00611D77" w:rsidRDefault="00A219BB"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A219BB" w:rsidRPr="00611D77" w:rsidRDefault="00A219BB"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0A50BEB9"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78879F31"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0A2BDC61"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ml:space="preserve">, </w:t>
      </w:r>
      <w:proofErr w:type="spellStart"/>
      <w:r>
        <w:t>Xception</w:t>
      </w:r>
      <w:proofErr w:type="spellEnd"/>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proofErr w:type="spellStart"/>
      <w:r w:rsidRPr="00D772D7">
        <w:t>EfficientNet</w:t>
      </w:r>
      <w:proofErr w:type="spellEnd"/>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2B3B17"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195DA511"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w:t>
      </w:r>
      <w:r w:rsidR="00507715">
        <w:t>image-to-image</w:t>
      </w:r>
      <w:r w:rsidRPr="00AF250F">
        <w:t xml:space="preserv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0"/>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2B3B17"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2B3B17"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2B3B17"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2B3B17"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2B3B1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2B3B17"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292147"/>
      <w:r w:rsidRPr="002C5A45">
        <w:rPr>
          <w:highlight w:val="yellow"/>
        </w:rPr>
        <w:t xml:space="preserve">Temporal </w:t>
      </w:r>
      <w:r w:rsidR="00836C21" w:rsidRPr="002C5A45">
        <w:rPr>
          <w:highlight w:val="yellow"/>
        </w:rPr>
        <w:t>warping</w:t>
      </w:r>
      <w:bookmarkEnd w:id="266"/>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2B3B17"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2B3B17"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29214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2B3B17"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29214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292083"/>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29215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29215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29215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29215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29215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29215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29215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29215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29215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292085"/>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29216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292161"/>
      <w:r w:rsidRPr="00AF250F">
        <w:t>Overview</w:t>
      </w:r>
      <w:bookmarkEnd w:id="301"/>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2" w:name="_Toc52292162"/>
      <w:r>
        <w:t>Video-to-video</w:t>
      </w:r>
      <w:r w:rsidR="00480E04" w:rsidRPr="00AF250F">
        <w:t xml:space="preserve"> Translation</w:t>
      </w:r>
      <w:bookmarkEnd w:id="302"/>
    </w:p>
    <w:p w14:paraId="5C0E3ED6" w14:textId="264D4243" w:rsidR="002F6995" w:rsidRPr="00AF250F"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29216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30E7902C"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292164"/>
      <w:r w:rsidRPr="00AF250F">
        <w:t xml:space="preserve">Sunset </w:t>
      </w:r>
      <w:proofErr w:type="spellStart"/>
      <w:r w:rsidRPr="00AF250F">
        <w:t>toDay</w:t>
      </w:r>
      <w:bookmarkEnd w:id="309"/>
      <w:proofErr w:type="spellEnd"/>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15B4FD3"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7D1881">
        <w:t>than</w:t>
      </w:r>
      <w:r w:rsidRPr="00AF250F">
        <w:t xml:space="preserve"> the flower translation</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w:t>
      </w:r>
      <w:r w:rsidR="009C126B" w:rsidRPr="00AF250F">
        <w:lastRenderedPageBreak/>
        <w:t xml:space="preserve">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Face_to_Face"/>
      <w:bookmarkStart w:id="316" w:name="_Toc52292165"/>
      <w:bookmarkEnd w:id="315"/>
      <w:r w:rsidRPr="00AF250F">
        <w:lastRenderedPageBreak/>
        <w:t>Face to Face</w:t>
      </w:r>
      <w:bookmarkEnd w:id="316"/>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20" w:name="_Toc5229208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2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27CBBCBE"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w:t>
      </w:r>
      <w:r w:rsidR="00BF1ADC">
        <w:t>f</w:t>
      </w:r>
      <w:r>
        <w:t xml:space="preserve">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6E7D52E" w:rsidR="00402F45" w:rsidRDefault="00C47E48" w:rsidP="000C511C">
      <w:pPr>
        <w:pStyle w:val="Caption"/>
        <w:jc w:val="center"/>
        <w:rPr>
          <w:color w:val="auto"/>
          <w:sz w:val="24"/>
          <w:szCs w:val="24"/>
        </w:rPr>
      </w:pPr>
      <w:bookmarkStart w:id="321"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1"/>
    </w:p>
    <w:p w14:paraId="26EA0E2B" w14:textId="029C6D45" w:rsidR="00BF1ADC" w:rsidRPr="00BF1ADC" w:rsidRDefault="00BF1ADC" w:rsidP="00BF1ADC">
      <w:pPr>
        <w:jc w:val="center"/>
      </w:pPr>
      <w:r>
        <w:t xml:space="preserve">Generated video sequence from the RC model result </w:t>
      </w:r>
      <w:proofErr w:type="spellStart"/>
      <w:r>
        <w:t>fliped</w:t>
      </w:r>
      <w:proofErr w:type="spellEnd"/>
      <w:r>
        <w:t xml:space="preserve"> trump out.</w:t>
      </w:r>
    </w:p>
    <w:p w14:paraId="4D47ACBF" w14:textId="6E03A72D" w:rsidR="00380DEE" w:rsidRPr="00AF250F" w:rsidRDefault="00380DEE" w:rsidP="00380DEE">
      <w:pPr>
        <w:pStyle w:val="Heading3"/>
        <w:numPr>
          <w:ilvl w:val="2"/>
          <w:numId w:val="25"/>
        </w:numPr>
      </w:pPr>
      <w:bookmarkStart w:id="322" w:name="_Toc52292166"/>
      <w:proofErr w:type="spellStart"/>
      <w:r>
        <w:t>Adiss</w:t>
      </w:r>
      <w:proofErr w:type="spellEnd"/>
      <w:r>
        <w:t xml:space="preserve"> (</w:t>
      </w:r>
      <w:r>
        <w:rPr>
          <w:rFonts w:ascii="Nyala" w:hAnsi="Nyala"/>
          <w:lang w:val="am-ET"/>
        </w:rPr>
        <w:t>አዲስ)</w:t>
      </w:r>
      <w:bookmarkEnd w:id="322"/>
      <w:r w:rsidRPr="00AF250F">
        <w:t xml:space="preserve"> </w:t>
      </w:r>
    </w:p>
    <w:p w14:paraId="55898CEF" w14:textId="35D30CFA"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to inference</w:t>
      </w:r>
      <w:r w:rsidR="0081531F">
        <w:t xml:space="preserve"> performance of the model</w:t>
      </w:r>
      <w:r w:rsidR="0081531F" w:rsidRPr="00143E90">
        <w:t xml:space="preserve"> on the local dataset, similar to the previous experiment</w:t>
      </w:r>
      <w:r w:rsidR="0081531F">
        <w:t>; As shown in the generated output,</w:t>
      </w:r>
      <w:r w:rsidR="0081531F" w:rsidRPr="00143E90">
        <w:t xml:space="preserve"> both models almost perfectly capture the movement and style of the input video. However, the RC model generated a </w:t>
      </w:r>
      <w:r w:rsidR="0081531F">
        <w:t>lousy</w:t>
      </w:r>
      <w:r w:rsidR="0081531F" w:rsidRPr="00143E90">
        <w:t xml:space="preserve"> example </w:t>
      </w:r>
      <w:r w:rsidR="0081531F">
        <w:t>of a fake Abiy video as</w:t>
      </w:r>
      <w:r w:rsidR="0081531F" w:rsidRPr="00143E90">
        <w:t xml:space="preserve"> his eye is closed on the </w:t>
      </w:r>
      <w:proofErr w:type="spellStart"/>
      <w:r w:rsidR="0081531F" w:rsidRPr="00143E90">
        <w:t>entier</w:t>
      </w:r>
      <w:proofErr w:type="spellEnd"/>
      <w:r w:rsidR="0081531F" w:rsidRPr="00143E90">
        <w:t xml:space="preserve"> generated video</w:t>
      </w:r>
      <w:r w:rsidR="0081531F">
        <w:t>.</w:t>
      </w:r>
      <w:r w:rsidR="00A23A31">
        <w:t xml:space="preserve"> </w:t>
      </w:r>
      <w:r w:rsidR="0081531F" w:rsidRPr="00143E90">
        <w:t xml:space="preserve"> </w:t>
      </w:r>
    </w:p>
    <w:p w14:paraId="07894791" w14:textId="18F082EB" w:rsidR="008E6180" w:rsidRDefault="008E6180" w:rsidP="00402F45"/>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 xml:space="preserve">Abiy to </w:t>
            </w:r>
            <w:proofErr w:type="spellStart"/>
            <w:r>
              <w:t>Dibretsion</w:t>
            </w:r>
            <w:proofErr w:type="spellEnd"/>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32554B25"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024714" w:rsidRPr="0053716C">
              <w:rPr>
                <w:rFonts w:ascii="Cambria Math" w:hAnsi="Cambria Math"/>
                <w:i/>
                <w:iCs/>
              </w:rPr>
              <w:t>1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F250F" w:rsidRDefault="005866A2" w:rsidP="00A219BB">
            <w:pPr>
              <w:spacing w:before="0"/>
              <w:jc w:val="center"/>
              <w:rPr>
                <w:rFonts w:ascii="Cambria Math" w:hAnsi="Cambria Math"/>
              </w:rPr>
            </w:pPr>
            <w:r>
              <w:rPr>
                <w:rFonts w:ascii="Cambria Math" w:hAnsi="Cambria Math"/>
              </w:rPr>
              <w:t>1.314</w:t>
            </w:r>
            <w:r w:rsidRPr="00AF250F">
              <w:rPr>
                <w:rFonts w:ascii="Cambria Math" w:hAnsi="Cambria Math"/>
              </w:rPr>
              <w:t>±0.0</w:t>
            </w:r>
            <w:r>
              <w:rPr>
                <w:rFonts w:ascii="Cambria Math" w:hAnsi="Cambria Math"/>
              </w:rPr>
              <w:t>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7EDE4F88"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3" w:name="_Toc52292167"/>
      <w:r w:rsidRPr="00AF250F">
        <w:t>Conclusion and Future work</w:t>
      </w:r>
      <w:bookmarkEnd w:id="323"/>
    </w:p>
    <w:p w14:paraId="037EDA3B" w14:textId="6096B10F" w:rsidR="00851C68" w:rsidRPr="00AF250F" w:rsidRDefault="00851C68" w:rsidP="00F245F3">
      <w:pPr>
        <w:pStyle w:val="Heading2"/>
      </w:pPr>
      <w:bookmarkStart w:id="324" w:name="_Toc52292168"/>
      <w:r w:rsidRPr="00AF250F">
        <w:t>Conclusion</w:t>
      </w:r>
      <w:bookmarkEnd w:id="324"/>
    </w:p>
    <w:p w14:paraId="5E9014B8" w14:textId="2126DB69" w:rsidR="00E8394C" w:rsidRPr="00AF250F"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straightforward way to </w:t>
      </w:r>
      <w:r>
        <w:t>video-to-video</w:t>
      </w:r>
      <w:r w:rsidR="00451DAA" w:rsidRPr="00AF250F">
        <w:t xml:space="preserve"> translation carry out the </w:t>
      </w:r>
      <w:r>
        <w:t>image-to-image</w:t>
      </w:r>
      <w:r w:rsidR="00451DAA" w:rsidRPr="00AF250F">
        <w:t xml:space="preserve"> translation in each frame of input videos without considering those frames </w:t>
      </w:r>
      <w:r w:rsidR="00952DA6">
        <w:t xml:space="preserve">that </w:t>
      </w:r>
      <w:r w:rsidR="00451DAA" w:rsidRPr="00AF250F">
        <w:t>ha</w:t>
      </w:r>
      <w:r w:rsidR="00A664A2">
        <w:t>ve</w:t>
      </w:r>
      <w:r w:rsidR="00451DAA" w:rsidRPr="00AF250F">
        <w:t xml:space="preserve"> a relation between them. This approach is non-trivial since </w:t>
      </w:r>
      <w:r w:rsidR="0004486F" w:rsidRPr="00AF250F">
        <w:t xml:space="preserve">the </w:t>
      </w:r>
      <w:r w:rsidR="00451DAA" w:rsidRPr="00AF250F">
        <w:t>underl</w:t>
      </w:r>
      <w:r w:rsidR="0004486F" w:rsidRPr="00AF250F">
        <w:t>ying</w:t>
      </w:r>
      <w:r w:rsidR="00451DAA" w:rsidRPr="00AF250F">
        <w:t xml:space="preserve"> flickering </w:t>
      </w:r>
      <w:r w:rsidR="0004486F" w:rsidRPr="00AF250F">
        <w:t xml:space="preserve">problem </w:t>
      </w:r>
      <w:r w:rsidR="00451DAA" w:rsidRPr="00AF250F">
        <w:t>effect i</w:t>
      </w:r>
      <w:r w:rsidR="0004486F" w:rsidRPr="00AF250F">
        <w:t>s i</w:t>
      </w:r>
      <w:r w:rsidR="00451DAA" w:rsidRPr="00AF250F">
        <w:t>n the output video.</w:t>
      </w:r>
      <w:r w:rsidR="00C25948" w:rsidRPr="00AF250F">
        <w:t xml:space="preserve">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5" w:name="_Toc52292169"/>
      <w:r w:rsidRPr="00AF250F">
        <w:t xml:space="preserve">Limitation and </w:t>
      </w:r>
      <w:r w:rsidR="00851C68" w:rsidRPr="00AF250F">
        <w:t>Future work</w:t>
      </w:r>
      <w:bookmarkEnd w:id="325"/>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w:t>
      </w:r>
      <w:r>
        <w:lastRenderedPageBreak/>
        <w:t xml:space="preserve">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6" w:name="_Toc52292170"/>
      <w:r w:rsidRPr="00AF250F">
        <w:lastRenderedPageBreak/>
        <w:t>References</w:t>
      </w:r>
      <w:bookmarkEnd w:id="257"/>
      <w:bookmarkEnd w:id="326"/>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7" w:name="_Toc52292171"/>
      <w:r w:rsidRPr="00AF250F">
        <w:lastRenderedPageBreak/>
        <w:t>Appendix</w:t>
      </w:r>
      <w:bookmarkEnd w:id="327"/>
    </w:p>
    <w:p w14:paraId="23A43E0B" w14:textId="4AA4D759" w:rsidR="00B82318" w:rsidRPr="00AF250F" w:rsidRDefault="00F61D5B" w:rsidP="00F245F3">
      <w:pPr>
        <w:pStyle w:val="Heading2"/>
        <w:numPr>
          <w:ilvl w:val="0"/>
          <w:numId w:val="0"/>
        </w:numPr>
        <w:ind w:left="720"/>
      </w:pPr>
      <w:bookmarkStart w:id="328" w:name="_Appendix_A:_Loss"/>
      <w:bookmarkStart w:id="329" w:name="_Toc52292172"/>
      <w:bookmarkEnd w:id="328"/>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9"/>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30" w:name="_Hlk51921711"/>
    <w:p w14:paraId="4C5863EA" w14:textId="77777777" w:rsidR="00AE2844" w:rsidRPr="00D21DA4" w:rsidRDefault="002B3B17"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1"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294A06">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294A06">
        <w:trPr>
          <w:trHeight w:val="466"/>
          <w:jc w:val="center"/>
        </w:trPr>
        <w:tc>
          <w:tcPr>
            <w:tcW w:w="2701" w:type="dxa"/>
            <w:vAlign w:val="center"/>
          </w:tcPr>
          <w:p w14:paraId="6689021F" w14:textId="77777777" w:rsidR="0029727C" w:rsidRPr="00AF250F" w:rsidRDefault="0029727C" w:rsidP="00294A06">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294A06">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294A06">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294A06">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294A06">
            <w:pPr>
              <w:spacing w:before="0"/>
              <w:jc w:val="center"/>
            </w:pPr>
            <w:r>
              <w:t>1</w:t>
            </w:r>
            <w:r w:rsidRPr="00091B16">
              <w:rPr>
                <w:vertAlign w:val="superscript"/>
              </w:rPr>
              <w:t>st</w:t>
            </w:r>
            <w:r w:rsidRPr="00AF250F">
              <w:t xml:space="preserve"> epoch</w:t>
            </w:r>
          </w:p>
        </w:tc>
      </w:tr>
      <w:tr w:rsidR="0029727C" w:rsidRPr="00AF250F" w14:paraId="75AAEFE2" w14:textId="77777777" w:rsidTr="00294A06">
        <w:trPr>
          <w:trHeight w:val="5982"/>
          <w:jc w:val="center"/>
        </w:trPr>
        <w:tc>
          <w:tcPr>
            <w:tcW w:w="13518" w:type="dxa"/>
            <w:gridSpan w:val="9"/>
          </w:tcPr>
          <w:p w14:paraId="01FD8383" w14:textId="77777777" w:rsidR="0029727C" w:rsidRPr="00AF250F" w:rsidRDefault="0029727C" w:rsidP="00294A06">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294A06">
        <w:trPr>
          <w:trHeight w:val="207"/>
          <w:jc w:val="center"/>
        </w:trPr>
        <w:tc>
          <w:tcPr>
            <w:tcW w:w="2783" w:type="dxa"/>
            <w:gridSpan w:val="2"/>
            <w:vAlign w:val="center"/>
          </w:tcPr>
          <w:p w14:paraId="39C1B341" w14:textId="77777777" w:rsidR="0029727C" w:rsidRDefault="0029727C" w:rsidP="00294A06">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294A06">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294A06">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294A06">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294A06">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2" w:name="_Appendix_D:_Cycle"/>
      <w:bookmarkStart w:id="333" w:name="_Toc52292174"/>
      <w:bookmarkEnd w:id="332"/>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4"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5" w:name="_Appendix_F:_Inception"/>
      <w:bookmarkStart w:id="336" w:name="_Toc52292176"/>
      <w:bookmarkEnd w:id="335"/>
      <w:r w:rsidRPr="00AF250F">
        <w:lastRenderedPageBreak/>
        <w:t xml:space="preserve">Appendix </w:t>
      </w:r>
      <w:r>
        <w:t>F</w:t>
      </w:r>
      <w:r w:rsidRPr="00AF250F">
        <w:t xml:space="preserve">: </w:t>
      </w:r>
      <w:r w:rsidR="00AC0EB9">
        <w:t>User Study Evaluation Form Questions Sample</w:t>
      </w:r>
      <w:bookmarkEnd w:id="336"/>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7" w:name="_Toc52292177"/>
      <w:r w:rsidRPr="00AF250F">
        <w:lastRenderedPageBreak/>
        <w:t xml:space="preserve">Appendix </w:t>
      </w:r>
      <w:r>
        <w:t>E</w:t>
      </w:r>
      <w:r w:rsidRPr="00AF250F">
        <w:t xml:space="preserve">: </w:t>
      </w:r>
      <w:proofErr w:type="spellStart"/>
      <w:r>
        <w:t>Plimininary</w:t>
      </w:r>
      <w:proofErr w:type="spellEnd"/>
      <w:r>
        <w:t xml:space="preserve"> study</w:t>
      </w:r>
      <w:bookmarkEnd w:id="337"/>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proofErr w:type="spellStart"/>
      <w:r w:rsidR="00DB07AE">
        <w:t>priminary</w:t>
      </w:r>
      <w:proofErr w:type="spellEnd"/>
      <w:r w:rsidR="00DB07AE">
        <w:t xml:space="preserve">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34365" w14:textId="77777777" w:rsidR="002B3B17" w:rsidRDefault="002B3B17" w:rsidP="006C5C4D">
      <w:pPr>
        <w:spacing w:after="0" w:line="240" w:lineRule="auto"/>
      </w:pPr>
      <w:r>
        <w:separator/>
      </w:r>
    </w:p>
  </w:endnote>
  <w:endnote w:type="continuationSeparator" w:id="0">
    <w:p w14:paraId="3DFF4852" w14:textId="77777777" w:rsidR="002B3B17" w:rsidRDefault="002B3B1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176E3" w14:textId="77777777" w:rsidR="002B3B17" w:rsidRDefault="002B3B17" w:rsidP="006C5C4D">
      <w:pPr>
        <w:spacing w:after="0" w:line="240" w:lineRule="auto"/>
      </w:pPr>
      <w:r>
        <w:separator/>
      </w:r>
    </w:p>
  </w:footnote>
  <w:footnote w:type="continuationSeparator" w:id="0">
    <w:p w14:paraId="30127900" w14:textId="77777777" w:rsidR="002B3B17" w:rsidRDefault="002B3B17"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w:t>
      </w:r>
      <w:r>
        <w:t xml:space="preserve">experimiment takes around 2.13 day for </w:t>
      </w:r>
      <w:r>
        <w:t>training.(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wFAMgb5M4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86CDA"/>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6038"/>
    <w:rsid w:val="00216658"/>
    <w:rsid w:val="0021676D"/>
    <w:rsid w:val="002169CE"/>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298E"/>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5C3E"/>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000"/>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image" Target="media/image40.png"/><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TotalTime>
  <Pages>99</Pages>
  <Words>56500</Words>
  <Characters>322051</Characters>
  <Application>Microsoft Office Word</Application>
  <DocSecurity>0</DocSecurity>
  <Lines>2683</Lines>
  <Paragraphs>75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68</cp:revision>
  <cp:lastPrinted>2020-09-24T12:01:00Z</cp:lastPrinted>
  <dcterms:created xsi:type="dcterms:W3CDTF">2020-09-26T18:46:00Z</dcterms:created>
  <dcterms:modified xsi:type="dcterms:W3CDTF">2020-09-29T15:1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